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C6E0420"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380777">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1414C48C" w14:textId="682D7D4B" w:rsidR="00380777" w:rsidRDefault="00380777" w:rsidP="00342363">
      <w:pPr>
        <w:jc w:val="center"/>
        <w:rPr>
          <w:b/>
          <w:lang w:val="en-GB"/>
        </w:rPr>
      </w:pPr>
      <w:r>
        <w:rPr>
          <w:b/>
          <w:lang w:val="en-GB"/>
        </w:rPr>
        <w:t>Items</w:t>
      </w:r>
    </w:p>
    <w:p w14:paraId="342C9D9C" w14:textId="47EDB0DE" w:rsidR="000859B3" w:rsidRDefault="000859B3" w:rsidP="000859B3">
      <w:pPr>
        <w:rPr>
          <w:b/>
          <w:lang w:val="en-GB"/>
        </w:rPr>
      </w:pPr>
      <w:bookmarkStart w:id="102" w:name="_GoBack"/>
      <w:r>
        <w:rPr>
          <w:b/>
          <w:noProof/>
          <w:lang w:val="en-GB"/>
        </w:rPr>
        <w:drawing>
          <wp:inline distT="0" distB="0" distL="0" distR="0" wp14:anchorId="717D320A" wp14:editId="01707049">
            <wp:extent cx="281940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bookmarkEnd w:id="102"/>
    </w:p>
    <w:p w14:paraId="752C7560" w14:textId="61A50DF1"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lastRenderedPageBreak/>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5"/>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7"/>
      <w:footerReference w:type="even" r:id="rId18"/>
      <w:footerReference w:type="default" r:id="rId19"/>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6A6B8" w14:textId="77777777" w:rsidR="00075AF7" w:rsidRDefault="00075AF7">
      <w:r>
        <w:separator/>
      </w:r>
    </w:p>
  </w:endnote>
  <w:endnote w:type="continuationSeparator" w:id="0">
    <w:p w14:paraId="58B5D838" w14:textId="77777777" w:rsidR="00075AF7" w:rsidRDefault="00075A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E216E83"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380777">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B1292B" w14:textId="77777777" w:rsidR="00075AF7" w:rsidRDefault="00075AF7">
      <w:r>
        <w:separator/>
      </w:r>
    </w:p>
  </w:footnote>
  <w:footnote w:type="continuationSeparator" w:id="0">
    <w:p w14:paraId="11CCE827" w14:textId="77777777" w:rsidR="00075AF7" w:rsidRDefault="00075AF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75AF7"/>
    <w:rsid w:val="000859B3"/>
    <w:rsid w:val="000A4130"/>
    <w:rsid w:val="000F3D26"/>
    <w:rsid w:val="000F51A4"/>
    <w:rsid w:val="001A124A"/>
    <w:rsid w:val="001B4202"/>
    <w:rsid w:val="001E7AA3"/>
    <w:rsid w:val="002B7129"/>
    <w:rsid w:val="002C604F"/>
    <w:rsid w:val="003302A9"/>
    <w:rsid w:val="00342363"/>
    <w:rsid w:val="00380777"/>
    <w:rsid w:val="003924F2"/>
    <w:rsid w:val="00510857"/>
    <w:rsid w:val="00546FFB"/>
    <w:rsid w:val="00584B27"/>
    <w:rsid w:val="006D242C"/>
    <w:rsid w:val="00795A9A"/>
    <w:rsid w:val="00827E54"/>
    <w:rsid w:val="00840008"/>
    <w:rsid w:val="00840D45"/>
    <w:rsid w:val="008D609E"/>
    <w:rsid w:val="00902C46"/>
    <w:rsid w:val="00C7232D"/>
    <w:rsid w:val="00CF0063"/>
    <w:rsid w:val="00D52748"/>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i.redd.it/1bl4196qnz511.png" TargetMode="External"/><Relationship Id="rId10" Type="http://schemas.openxmlformats.org/officeDocument/2006/relationships/image" Target="media/image4.jpe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6</TotalTime>
  <Pages>29</Pages>
  <Words>4892</Words>
  <Characters>2789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4</cp:revision>
  <dcterms:created xsi:type="dcterms:W3CDTF">2015-07-05T22:22:00Z</dcterms:created>
  <dcterms:modified xsi:type="dcterms:W3CDTF">2019-11-07T16:23:00Z</dcterms:modified>
</cp:coreProperties>
</file>